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22EF06" w14:textId="224DF8D6" w:rsidR="000F1B63" w:rsidRDefault="000F1B63" w:rsidP="00835D67">
      <w:pPr>
        <w:ind w:left="357" w:firstLine="0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noProof/>
        </w:rPr>
        <w:drawing>
          <wp:inline distT="0" distB="0" distL="0" distR="0" wp14:anchorId="2EC97D36" wp14:editId="22221BE6">
            <wp:extent cx="1860697" cy="1524264"/>
            <wp:effectExtent l="0" t="0" r="635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9214" cy="15312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67221C" w14:textId="66C13534" w:rsidR="000161D5" w:rsidRDefault="00835D67" w:rsidP="00835D67">
      <w:pPr>
        <w:ind w:left="357" w:firstLine="0"/>
        <w:rPr>
          <w:rFonts w:ascii="Times New Roman" w:hAnsi="Times New Roman" w:cs="Times New Roman"/>
          <w:b/>
          <w:bCs/>
          <w:sz w:val="32"/>
          <w:szCs w:val="32"/>
        </w:rPr>
      </w:pPr>
      <w:r w:rsidRPr="00835D67">
        <w:rPr>
          <w:rFonts w:ascii="Times New Roman" w:hAnsi="Times New Roman" w:cs="Times New Roman"/>
          <w:b/>
          <w:bCs/>
          <w:sz w:val="32"/>
          <w:szCs w:val="32"/>
        </w:rPr>
        <w:t xml:space="preserve">Using </w:t>
      </w:r>
      <w:r w:rsidR="008E40C1">
        <w:rPr>
          <w:rFonts w:ascii="Times New Roman" w:hAnsi="Times New Roman" w:cs="Times New Roman"/>
          <w:b/>
          <w:bCs/>
          <w:sz w:val="32"/>
          <w:szCs w:val="32"/>
        </w:rPr>
        <w:t>Machine Learning (</w:t>
      </w:r>
      <w:r w:rsidRPr="00835D67">
        <w:rPr>
          <w:rFonts w:ascii="Times New Roman" w:hAnsi="Times New Roman" w:cs="Times New Roman"/>
          <w:b/>
          <w:bCs/>
          <w:sz w:val="32"/>
          <w:szCs w:val="32"/>
        </w:rPr>
        <w:t xml:space="preserve">K nearest </w:t>
      </w:r>
      <w:proofErr w:type="gramStart"/>
      <w:r w:rsidRPr="00835D67">
        <w:rPr>
          <w:rFonts w:ascii="Times New Roman" w:hAnsi="Times New Roman" w:cs="Times New Roman"/>
          <w:b/>
          <w:bCs/>
          <w:sz w:val="32"/>
          <w:szCs w:val="32"/>
        </w:rPr>
        <w:t>neighbors</w:t>
      </w:r>
      <w:proofErr w:type="gramEnd"/>
      <w:r w:rsidRPr="00835D67">
        <w:rPr>
          <w:rFonts w:ascii="Times New Roman" w:hAnsi="Times New Roman" w:cs="Times New Roman"/>
          <w:b/>
          <w:bCs/>
          <w:sz w:val="32"/>
          <w:szCs w:val="32"/>
        </w:rPr>
        <w:t xml:space="preserve"> classifier (KNN</w:t>
      </w:r>
      <w:r w:rsidR="008E40C1">
        <w:rPr>
          <w:rFonts w:ascii="Times New Roman" w:hAnsi="Times New Roman" w:cs="Times New Roman"/>
          <w:b/>
          <w:bCs/>
          <w:sz w:val="32"/>
          <w:szCs w:val="32"/>
        </w:rPr>
        <w:t>)</w:t>
      </w:r>
      <w:r w:rsidRPr="00835D67">
        <w:rPr>
          <w:rFonts w:ascii="Times New Roman" w:hAnsi="Times New Roman" w:cs="Times New Roman"/>
          <w:b/>
          <w:bCs/>
          <w:sz w:val="32"/>
          <w:szCs w:val="32"/>
        </w:rPr>
        <w:t>) to detect breast cancer</w:t>
      </w:r>
    </w:p>
    <w:p w14:paraId="6E7B714D" w14:textId="7BD804C8" w:rsidR="00835D67" w:rsidRDefault="00835D67" w:rsidP="00835D67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835D67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13213B88" w14:textId="765A4152" w:rsidR="00A22A05" w:rsidRDefault="00835D67" w:rsidP="00835D67">
      <w:pPr>
        <w:ind w:left="357" w:firstLine="0"/>
        <w:rPr>
          <w:rFonts w:ascii="Times New Roman" w:hAnsi="Times New Roman" w:cs="Times New Roman"/>
          <w:sz w:val="24"/>
          <w:szCs w:val="24"/>
        </w:rPr>
      </w:pPr>
      <w:r w:rsidRPr="00835D67">
        <w:rPr>
          <w:rFonts w:ascii="Times New Roman" w:hAnsi="Times New Roman" w:cs="Times New Roman"/>
          <w:sz w:val="24"/>
          <w:szCs w:val="24"/>
        </w:rPr>
        <w:t>Mach</w:t>
      </w:r>
      <w:r>
        <w:rPr>
          <w:rFonts w:ascii="Times New Roman" w:hAnsi="Times New Roman" w:cs="Times New Roman"/>
          <w:sz w:val="24"/>
          <w:szCs w:val="24"/>
        </w:rPr>
        <w:t>ine Learning algorithms have been used for several applications. One of them in the medical field. This project applies a Machine Learning algorithm</w:t>
      </w:r>
      <w:r w:rsidR="00A22A05">
        <w:rPr>
          <w:rFonts w:ascii="Times New Roman" w:hAnsi="Times New Roman" w:cs="Times New Roman"/>
          <w:sz w:val="24"/>
          <w:szCs w:val="24"/>
        </w:rPr>
        <w:t xml:space="preserve"> (Python</w:t>
      </w:r>
      <w:r w:rsidR="002F7821">
        <w:rPr>
          <w:rFonts w:ascii="Times New Roman" w:hAnsi="Times New Roman" w:cs="Times New Roman"/>
          <w:sz w:val="24"/>
          <w:szCs w:val="24"/>
        </w:rPr>
        <w:t xml:space="preserve"> in </w:t>
      </w:r>
      <w:proofErr w:type="spellStart"/>
      <w:r w:rsidR="002F7821">
        <w:rPr>
          <w:rFonts w:ascii="Times New Roman" w:hAnsi="Times New Roman" w:cs="Times New Roman"/>
          <w:sz w:val="24"/>
          <w:szCs w:val="24"/>
        </w:rPr>
        <w:t>Jupyter</w:t>
      </w:r>
      <w:proofErr w:type="spellEnd"/>
      <w:r w:rsidR="002F7821">
        <w:rPr>
          <w:rFonts w:ascii="Times New Roman" w:hAnsi="Times New Roman" w:cs="Times New Roman"/>
          <w:sz w:val="24"/>
          <w:szCs w:val="24"/>
        </w:rPr>
        <w:t xml:space="preserve"> Notebooks</w:t>
      </w:r>
      <w:r w:rsidR="00A22A05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to perform tumor classifying</w:t>
      </w:r>
      <w:r w:rsidR="00A22A05">
        <w:rPr>
          <w:rFonts w:ascii="Times New Roman" w:hAnsi="Times New Roman" w:cs="Times New Roman"/>
          <w:sz w:val="24"/>
          <w:szCs w:val="24"/>
        </w:rPr>
        <w:t xml:space="preserve"> according to the tumor characteristics</w:t>
      </w:r>
      <w:r>
        <w:rPr>
          <w:rFonts w:ascii="Times New Roman" w:hAnsi="Times New Roman" w:cs="Times New Roman"/>
          <w:sz w:val="24"/>
          <w:szCs w:val="24"/>
        </w:rPr>
        <w:t>.</w:t>
      </w:r>
      <w:r w:rsidR="004B2CCC">
        <w:rPr>
          <w:rFonts w:ascii="Times New Roman" w:hAnsi="Times New Roman" w:cs="Times New Roman"/>
          <w:sz w:val="24"/>
          <w:szCs w:val="24"/>
        </w:rPr>
        <w:t xml:space="preserve"> </w:t>
      </w:r>
      <w:r w:rsidR="004B2C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4B2CCC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9781449369415","author":[{"dropping-particle":"","family":"Müller","given":"Andreas C.","non-dropping-particle":"","parse-names":false,"suffix":""},{"dropping-particle":"","family":"Guido","given":"Sarah","non-dropping-particle":"","parse-names":false,"suffix":""}],"id":"ITEM-1","issued":{"date-parts":[["2016"]]},"publisher":"O REILLY","title":"Introduction to Machine Learning with Python","type":"book"},"uris":["http://www.mendeley.com/documents/?uuid=8e40251d-9e34-450e-a952-4c6315c7c8d7"]}],"mendeley":{"formattedCitation":"&lt;sup&gt;[1]&lt;/sup&gt;","plainTextFormattedCitation":"[1]","previouslyFormattedCitation":"&lt;sup&gt;[1]&lt;/sup&gt;"},"properties":{"noteIndex":0},"schema":"https://github.com/citation-style-language/schema/raw/master/csl-citation.json"}</w:instrText>
      </w:r>
      <w:r w:rsidR="004B2CCC">
        <w:rPr>
          <w:rFonts w:ascii="Times New Roman" w:hAnsi="Times New Roman" w:cs="Times New Roman"/>
          <w:sz w:val="24"/>
          <w:szCs w:val="24"/>
        </w:rPr>
        <w:fldChar w:fldCharType="separate"/>
      </w:r>
      <w:r w:rsidR="004B2CCC" w:rsidRPr="004B2CCC">
        <w:rPr>
          <w:rFonts w:ascii="Times New Roman" w:hAnsi="Times New Roman" w:cs="Times New Roman"/>
          <w:noProof/>
          <w:sz w:val="24"/>
          <w:szCs w:val="24"/>
          <w:vertAlign w:val="superscript"/>
        </w:rPr>
        <w:t>[1]</w:t>
      </w:r>
      <w:r w:rsidR="004B2CCC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00263C8" w14:textId="2AF3DD76" w:rsidR="00A22A05" w:rsidRPr="00A22A05" w:rsidRDefault="00A22A05" w:rsidP="00835D67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A22A05">
        <w:rPr>
          <w:rFonts w:ascii="Times New Roman" w:hAnsi="Times New Roman" w:cs="Times New Roman"/>
          <w:b/>
          <w:bCs/>
          <w:sz w:val="24"/>
          <w:szCs w:val="24"/>
        </w:rPr>
        <w:t>Part I: the dataset</w:t>
      </w:r>
    </w:p>
    <w:p w14:paraId="26622C60" w14:textId="255099A6" w:rsidR="005A5173" w:rsidRDefault="005A5173" w:rsidP="00835D67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following libraries were imported:</w:t>
      </w:r>
    </w:p>
    <w:p w14:paraId="5B46D36C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5A517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importing</w:t>
      </w:r>
      <w:proofErr w:type="gramEnd"/>
      <w:r w:rsidRPr="005A517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libraries</w:t>
      </w:r>
    </w:p>
    <w:p w14:paraId="4729AEA6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sklearn</w:t>
      </w:r>
      <w:proofErr w:type="spellEnd"/>
    </w:p>
    <w:p w14:paraId="251DFD09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pandas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as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pd</w:t>
      </w:r>
    </w:p>
    <w:p w14:paraId="0A80F6DF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numpy</w:t>
      </w:r>
      <w:proofErr w:type="spell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as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np</w:t>
      </w:r>
    </w:p>
    <w:p w14:paraId="108B901F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rom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sklearn.datasets</w:t>
      </w:r>
      <w:proofErr w:type="spellEnd"/>
      <w:proofErr w:type="gram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load_breast_cancer</w:t>
      </w:r>
      <w:proofErr w:type="spellEnd"/>
    </w:p>
    <w:p w14:paraId="5524B733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7C94F35E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rom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sklearn.model</w:t>
      </w:r>
      <w:proofErr w:type="gram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_selection</w:t>
      </w:r>
      <w:proofErr w:type="spell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train_test_split</w:t>
      </w:r>
      <w:proofErr w:type="spellEnd"/>
    </w:p>
    <w:p w14:paraId="7949672A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rom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sklearn.neighbors</w:t>
      </w:r>
      <w:proofErr w:type="spellEnd"/>
      <w:proofErr w:type="gram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KNeighborsClassifier</w:t>
      </w:r>
      <w:proofErr w:type="spellEnd"/>
    </w:p>
    <w:p w14:paraId="1007A694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rom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sklearn.metrics</w:t>
      </w:r>
      <w:proofErr w:type="spellEnd"/>
      <w:proofErr w:type="gram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accuracy_score</w:t>
      </w:r>
      <w:proofErr w:type="spellEnd"/>
    </w:p>
    <w:p w14:paraId="108E3A09" w14:textId="77777777" w:rsidR="005A5173" w:rsidRP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202337D8" w14:textId="4B35FACF" w:rsidR="005A5173" w:rsidRDefault="005A5173" w:rsidP="005A517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Times New Roman" w:hAnsi="Times New Roman" w:cs="Times New Roman"/>
          <w:sz w:val="24"/>
          <w:szCs w:val="24"/>
        </w:rPr>
      </w:pP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mport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matplotlib.pyplot</w:t>
      </w:r>
      <w:proofErr w:type="spellEnd"/>
      <w:proofErr w:type="gramEnd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5A517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as</w:t>
      </w:r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5A5173">
        <w:rPr>
          <w:rFonts w:ascii="Courier New" w:eastAsia="Times New Roman" w:hAnsi="Courier New" w:cs="Courier New"/>
          <w:color w:val="212121"/>
          <w:sz w:val="20"/>
          <w:szCs w:val="20"/>
        </w:rPr>
        <w:t>plt</w:t>
      </w:r>
      <w:proofErr w:type="spellEnd"/>
    </w:p>
    <w:p w14:paraId="6883BDFF" w14:textId="6699B491" w:rsidR="00A22A05" w:rsidRDefault="00A22A05" w:rsidP="00835D67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dataset was loaded from scikit-learn databases using the following code:</w:t>
      </w:r>
      <w:r w:rsidR="004B2CCC">
        <w:rPr>
          <w:rFonts w:ascii="Times New Roman" w:hAnsi="Times New Roman" w:cs="Times New Roman"/>
          <w:sz w:val="24"/>
          <w:szCs w:val="24"/>
        </w:rPr>
        <w:t xml:space="preserve"> </w:t>
      </w:r>
      <w:r w:rsidR="00F96CFD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1BA9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Pedregosa","given":"Fabian","non-dropping-particle":"","parse-names":false,"suffix":""}],"container-title":"JMLR","id":"ITEM-1","issue":"85","issued":{"date-parts":[["2011"]]},"page":"2825−2830","title":"Scikit-learn: Machine Learning in Python","type":"article-journal","volume":"12"},"uris":["http://www.mendeley.com/documents/?uuid=29297e4a-d679-4f0a-b5e7-611489132c02"]}],"mendeley":{"formattedCitation":"&lt;sup&gt;[2]&lt;/sup&gt;","plainTextFormattedCitation":"[2]","previouslyFormattedCitation":"&lt;sup&gt;[2]&lt;/sup&gt;"},"properties":{"noteIndex":0},"schema":"https://github.com/citation-style-language/schema/raw/master/csl-citation.json"}</w:instrText>
      </w:r>
      <w:r w:rsidR="00F96CFD">
        <w:rPr>
          <w:rFonts w:ascii="Times New Roman" w:hAnsi="Times New Roman" w:cs="Times New Roman"/>
          <w:sz w:val="24"/>
          <w:szCs w:val="24"/>
        </w:rPr>
        <w:fldChar w:fldCharType="separate"/>
      </w:r>
      <w:r w:rsidR="00F96CFD" w:rsidRPr="00F96CFD">
        <w:rPr>
          <w:rFonts w:ascii="Times New Roman" w:hAnsi="Times New Roman" w:cs="Times New Roman"/>
          <w:noProof/>
          <w:sz w:val="24"/>
          <w:szCs w:val="24"/>
          <w:vertAlign w:val="superscript"/>
        </w:rPr>
        <w:t>[2]</w:t>
      </w:r>
      <w:r w:rsidR="00F96CFD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6726D3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load</w:t>
      </w:r>
      <w:proofErr w:type="gramEnd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a toy </w:t>
      </w:r>
      <w:proofErr w:type="spell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dataframe</w:t>
      </w:r>
      <w:proofErr w:type="spellEnd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from https://scikit-learn.org/stable/datasets/toy_dataset.html</w:t>
      </w:r>
    </w:p>
    <w:p w14:paraId="07494A9E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cancer 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load_breast_</w:t>
      </w:r>
      <w:proofErr w:type="gram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gram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21C03A56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668AABCA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lastRenderedPageBreak/>
        <w:t xml:space="preserve"># </w:t>
      </w:r>
      <w:proofErr w:type="gram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convert</w:t>
      </w:r>
      <w:proofErr w:type="gramEnd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the data into a </w:t>
      </w:r>
      <w:proofErr w:type="spell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numpy</w:t>
      </w:r>
      <w:proofErr w:type="spellEnd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array</w:t>
      </w:r>
    </w:p>
    <w:p w14:paraId="70ED4736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_data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np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array</w:t>
      </w:r>
      <w:proofErr w:type="spellEnd"/>
      <w:proofErr w:type="gram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data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59D1D2DC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61931FA8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converting</w:t>
      </w:r>
      <w:proofErr w:type="gramEnd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to pandas </w:t>
      </w:r>
      <w:proofErr w:type="spellStart"/>
      <w:r w:rsidRPr="00282998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dataframe</w:t>
      </w:r>
      <w:proofErr w:type="spellEnd"/>
    </w:p>
    <w:p w14:paraId="643252C9" w14:textId="02671214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df_cancer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pd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DataFrame</w:t>
      </w:r>
      <w:proofErr w:type="spellEnd"/>
      <w:proofErr w:type="gram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_data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, columns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feature_names</w:t>
      </w:r>
      <w:proofErr w:type="spell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472D2E0E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730ADA56" w14:textId="2B4CB00C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df_</w:t>
      </w:r>
      <w:proofErr w:type="gramStart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82998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head</w:t>
      </w:r>
      <w:proofErr w:type="spellEnd"/>
      <w:proofErr w:type="gramEnd"/>
      <w:r w:rsidRPr="00282998">
        <w:rPr>
          <w:rFonts w:ascii="Courier New" w:eastAsia="Times New Roman" w:hAnsi="Courier New" w:cs="Courier New"/>
          <w:color w:val="212121"/>
          <w:sz w:val="20"/>
          <w:szCs w:val="20"/>
        </w:rPr>
        <w:t>()</w:t>
      </w:r>
    </w:p>
    <w:p w14:paraId="380A887D" w14:textId="0722EBDF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61BF6FEC" w14:textId="56E8B62A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>
        <w:rPr>
          <w:noProof/>
        </w:rPr>
        <w:drawing>
          <wp:inline distT="0" distB="0" distL="0" distR="0" wp14:anchorId="1B2490DE" wp14:editId="1391AEB9">
            <wp:extent cx="5368925" cy="1190208"/>
            <wp:effectExtent l="0" t="0" r="317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l="8113" t="58133" r="54648" b="12565"/>
                    <a:stretch/>
                  </pic:blipFill>
                  <pic:spPr bwMode="auto">
                    <a:xfrm>
                      <a:off x="0" y="0"/>
                      <a:ext cx="5434147" cy="120466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A1439F" w14:textId="1DAC06DA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79D4F1A8" w14:textId="6BDAA1D6" w:rsid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96" w:after="96" w:line="244" w:lineRule="atLeast"/>
        <w:ind w:left="96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proofErr w:type="spell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df_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cancer</w:t>
      </w:r>
      <w:r w:rsidRPr="00282998">
        <w:rPr>
          <w:rFonts w:ascii="Courier New" w:eastAsia="Times New Roman" w:hAnsi="Courier New" w:cs="Courier New"/>
          <w:b/>
          <w:bCs/>
          <w:color w:val="000000"/>
          <w:sz w:val="20"/>
          <w:szCs w:val="20"/>
        </w:rPr>
        <w:t>.</w:t>
      </w: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columns</w:t>
      </w:r>
      <w:proofErr w:type="spellEnd"/>
      <w:proofErr w:type="gramEnd"/>
    </w:p>
    <w:p w14:paraId="3D7F7146" w14:textId="77777777" w:rsidR="00282998" w:rsidRPr="00282998" w:rsidRDefault="00282998" w:rsidP="00282998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96" w:after="96" w:line="244" w:lineRule="atLeast"/>
        <w:ind w:left="96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4E1134F1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Index(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['mean radius', 'mean texture', 'mean perimeter', 'mean area',</w:t>
      </w:r>
    </w:p>
    <w:p w14:paraId="0528E655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mean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smoothness', 'mean compactness', 'mean concavity',</w:t>
      </w:r>
    </w:p>
    <w:p w14:paraId="0D190A1F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mean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concave points', 'mean symmetry', 'mean fractal dimension',</w:t>
      </w:r>
    </w:p>
    <w:p w14:paraId="14A6066E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radius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error', 'texture error', 'perimeter error', 'area error',</w:t>
      </w:r>
    </w:p>
    <w:p w14:paraId="40516228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smoothness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error', 'compactness error', 'concavity error',</w:t>
      </w:r>
    </w:p>
    <w:p w14:paraId="0D2F7B37" w14:textId="1729860D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concave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points error',</w:t>
      </w:r>
      <w:r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'symmetry error',</w:t>
      </w:r>
      <w:r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'fractal dimension erro</w:t>
      </w:r>
      <w:r>
        <w:rPr>
          <w:rFonts w:ascii="Courier New" w:eastAsia="Times New Roman" w:hAnsi="Courier New" w:cs="Courier New"/>
          <w:color w:val="000000"/>
          <w:sz w:val="20"/>
          <w:szCs w:val="20"/>
        </w:rPr>
        <w:t>r</w:t>
      </w: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',</w:t>
      </w:r>
    </w:p>
    <w:p w14:paraId="7196A8EC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worst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radius', 'worst texture', 'worst perimeter', 'worst area',</w:t>
      </w:r>
    </w:p>
    <w:p w14:paraId="3BDB4B90" w14:textId="77777777" w:rsidR="00282998" w:rsidRPr="00282998" w:rsidRDefault="00282998" w:rsidP="0028299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worst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smoothness', 'worst compactness', 'worst concavity',</w:t>
      </w:r>
    </w:p>
    <w:p w14:paraId="6C9B0CAB" w14:textId="51D5BA94" w:rsidR="00282998" w:rsidRDefault="00282998" w:rsidP="005A517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      '</w:t>
      </w:r>
      <w:proofErr w:type="gramStart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>worst</w:t>
      </w:r>
      <w:proofErr w:type="gramEnd"/>
      <w:r w:rsidRPr="00282998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concave points', 'worst symmetry', 'worst fractal dimension']</w:t>
      </w:r>
    </w:p>
    <w:p w14:paraId="0F639783" w14:textId="7AB82499" w:rsidR="005A5173" w:rsidRDefault="005A5173" w:rsidP="005A517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67357D1D" w14:textId="764C8B49" w:rsidR="00DD0D4F" w:rsidRPr="00DD0D4F" w:rsidRDefault="005A5173" w:rsidP="005A5173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A22A05">
        <w:rPr>
          <w:rFonts w:ascii="Times New Roman" w:hAnsi="Times New Roman" w:cs="Times New Roman"/>
          <w:b/>
          <w:bCs/>
          <w:sz w:val="24"/>
          <w:szCs w:val="24"/>
        </w:rPr>
        <w:t>Part I</w:t>
      </w: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A22A05">
        <w:rPr>
          <w:rFonts w:ascii="Times New Roman" w:hAnsi="Times New Roman" w:cs="Times New Roman"/>
          <w:b/>
          <w:bCs/>
          <w:sz w:val="24"/>
          <w:szCs w:val="24"/>
        </w:rPr>
        <w:t xml:space="preserve">: the </w:t>
      </w:r>
      <w:r>
        <w:rPr>
          <w:rFonts w:ascii="Times New Roman" w:hAnsi="Times New Roman" w:cs="Times New Roman"/>
          <w:b/>
          <w:bCs/>
          <w:sz w:val="24"/>
          <w:szCs w:val="24"/>
        </w:rPr>
        <w:t>model</w:t>
      </w:r>
    </w:p>
    <w:p w14:paraId="10829041" w14:textId="783A9ED3" w:rsidR="005A5173" w:rsidRDefault="005A5173" w:rsidP="005A5173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n the model was built using</w:t>
      </w:r>
      <w:r w:rsidR="00587EFB">
        <w:rPr>
          <w:rFonts w:ascii="Times New Roman" w:hAnsi="Times New Roman" w:cs="Times New Roman"/>
          <w:sz w:val="24"/>
          <w:szCs w:val="24"/>
        </w:rPr>
        <w:t xml:space="preserve"> the</w:t>
      </w:r>
      <w:r>
        <w:rPr>
          <w:rFonts w:ascii="Times New Roman" w:hAnsi="Times New Roman" w:cs="Times New Roman"/>
          <w:sz w:val="24"/>
          <w:szCs w:val="24"/>
        </w:rPr>
        <w:t xml:space="preserve"> scikit-learn</w:t>
      </w:r>
      <w:r w:rsidR="00587EFB">
        <w:rPr>
          <w:rFonts w:ascii="Times New Roman" w:hAnsi="Times New Roman" w:cs="Times New Roman"/>
          <w:sz w:val="24"/>
          <w:szCs w:val="24"/>
        </w:rPr>
        <w:t xml:space="preserve"> algorithm: KNN.</w:t>
      </w:r>
    </w:p>
    <w:p w14:paraId="7BEC048D" w14:textId="4B2D74D4" w:rsidR="00DD0D4F" w:rsidRDefault="00DD0D4F" w:rsidP="005A5173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29E7BF1C" wp14:editId="3A9B63B3">
            <wp:extent cx="2594344" cy="2401235"/>
            <wp:effectExtent l="0" t="0" r="0" b="0"/>
            <wp:docPr id="2" name="Picture 2" descr="k-Nearest Neighbor (kNN) Classifier - Wolfram Demonstrations Projec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k-Nearest Neighbor (kNN) Classifier - Wolfram Demonstrations Project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142"/>
                    <a:stretch/>
                  </pic:blipFill>
                  <pic:spPr bwMode="auto">
                    <a:xfrm>
                      <a:off x="0" y="0"/>
                      <a:ext cx="2602953" cy="24092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A96076" w14:textId="77777777" w:rsidR="002F7821" w:rsidRP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split</w:t>
      </w:r>
      <w:proofErr w:type="gramEnd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the data</w:t>
      </w:r>
    </w:p>
    <w:p w14:paraId="03E64C63" w14:textId="350D2A50" w:rsid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X_train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X_tes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y_train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y_tes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rain_test_</w:t>
      </w:r>
      <w:proofErr w:type="gram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spli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proofErr w:type="gram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data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arge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, stratify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ancer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arge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551D0951" w14:textId="55FB427D" w:rsid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77BA5CC2" w14:textId="77777777" w:rsidR="002F7821" w:rsidRP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building</w:t>
      </w:r>
      <w:proofErr w:type="gramEnd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and training the model</w:t>
      </w:r>
    </w:p>
    <w:p w14:paraId="43857DA1" w14:textId="77777777" w:rsidR="002F7821" w:rsidRP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KNeighborsClassifier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proofErr w:type="gram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n_neighbors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5)</w:t>
      </w:r>
    </w:p>
    <w:p w14:paraId="2B348EE9" w14:textId="2A327D31" w:rsid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fi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X_</w:t>
      </w:r>
      <w:proofErr w:type="gram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rain,y</w:t>
      </w:r>
      <w:proofErr w:type="gram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_train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5E005897" w14:textId="30711DC8" w:rsidR="002F7821" w:rsidRDefault="002F7821" w:rsidP="002F7821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A22A05">
        <w:rPr>
          <w:rFonts w:ascii="Times New Roman" w:hAnsi="Times New Roman" w:cs="Times New Roman"/>
          <w:b/>
          <w:bCs/>
          <w:sz w:val="24"/>
          <w:szCs w:val="24"/>
        </w:rPr>
        <w:t>Part I</w:t>
      </w: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>
        <w:rPr>
          <w:rFonts w:ascii="Times New Roman" w:hAnsi="Times New Roman" w:cs="Times New Roman"/>
          <w:b/>
          <w:bCs/>
          <w:sz w:val="24"/>
          <w:szCs w:val="24"/>
        </w:rPr>
        <w:t>I</w:t>
      </w:r>
      <w:r w:rsidRPr="00A22A05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evaluating </w:t>
      </w:r>
      <w:r w:rsidRPr="00A22A05">
        <w:rPr>
          <w:rFonts w:ascii="Times New Roman" w:hAnsi="Times New Roman" w:cs="Times New Roman"/>
          <w:b/>
          <w:bCs/>
          <w:sz w:val="24"/>
          <w:szCs w:val="24"/>
        </w:rPr>
        <w:t xml:space="preserve">the </w:t>
      </w:r>
      <w:r>
        <w:rPr>
          <w:rFonts w:ascii="Times New Roman" w:hAnsi="Times New Roman" w:cs="Times New Roman"/>
          <w:b/>
          <w:bCs/>
          <w:sz w:val="24"/>
          <w:szCs w:val="24"/>
        </w:rPr>
        <w:t>model</w:t>
      </w:r>
    </w:p>
    <w:p w14:paraId="4E539310" w14:textId="5DEA820E" w:rsidR="002F7821" w:rsidRDefault="002F7821" w:rsidP="002F7821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model’s accuracy was evaluated as following:</w:t>
      </w:r>
    </w:p>
    <w:p w14:paraId="6FCD43ED" w14:textId="77777777" w:rsidR="002F7821" w:rsidRP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</w:t>
      </w:r>
      <w:proofErr w:type="gramStart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evaluate</w:t>
      </w:r>
      <w:proofErr w:type="gramEnd"/>
      <w:r w:rsidRPr="002F7821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the model's accuracy</w:t>
      </w:r>
    </w:p>
    <w:p w14:paraId="30B3CD37" w14:textId="77777777" w:rsidR="002F7821" w:rsidRPr="002F7821" w:rsidRDefault="002F7821" w:rsidP="002F7821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raining_acc</w:t>
      </w:r>
      <w:proofErr w:type="spellEnd"/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proofErr w:type="gram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score</w:t>
      </w:r>
      <w:proofErr w:type="spellEnd"/>
      <w:proofErr w:type="gram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X_train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y_train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05DFF574" w14:textId="18FC4829" w:rsidR="00835D67" w:rsidRDefault="002F7821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test_acc</w:t>
      </w:r>
      <w:proofErr w:type="spellEnd"/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proofErr w:type="gram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2F7821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score</w:t>
      </w:r>
      <w:proofErr w:type="spellEnd"/>
      <w:proofErr w:type="gram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X_test,y_test</w:t>
      </w:r>
      <w:proofErr w:type="spellEnd"/>
      <w:r w:rsidRPr="002F7821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21690D69" w14:textId="563437AE" w:rsid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169C4FAD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# Let's see what the accuracy is</w:t>
      </w:r>
    </w:p>
    <w:p w14:paraId="05A96E14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ing_acc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est_acc</w:t>
      </w:r>
      <w:proofErr w:type="spellEnd"/>
    </w:p>
    <w:p w14:paraId="527240DE" w14:textId="3AB41911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>(0.9436619718309859, 0.958041958041958)</w:t>
      </w:r>
    </w:p>
    <w:p w14:paraId="288B8C7F" w14:textId="77777777" w:rsidR="008E06C3" w:rsidRDefault="008E06C3" w:rsidP="008E06C3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can see that the model showed a pretty good accuracy in the test set, almost 96%.</w:t>
      </w:r>
    </w:p>
    <w:p w14:paraId="5F833905" w14:textId="0A66E5D3" w:rsidR="008E06C3" w:rsidRDefault="008E06C3" w:rsidP="008E06C3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 w:rsidRPr="00A22A05">
        <w:rPr>
          <w:rFonts w:ascii="Times New Roman" w:hAnsi="Times New Roman" w:cs="Times New Roman"/>
          <w:b/>
          <w:bCs/>
          <w:sz w:val="24"/>
          <w:szCs w:val="24"/>
        </w:rPr>
        <w:t>Part I</w:t>
      </w:r>
      <w:r>
        <w:rPr>
          <w:rFonts w:ascii="Times New Roman" w:hAnsi="Times New Roman" w:cs="Times New Roman"/>
          <w:b/>
          <w:bCs/>
          <w:sz w:val="24"/>
          <w:szCs w:val="24"/>
        </w:rPr>
        <w:t>V</w:t>
      </w:r>
      <w:r w:rsidRPr="00A22A05">
        <w:rPr>
          <w:rFonts w:ascii="Times New Roman" w:hAnsi="Times New Roman" w:cs="Times New Roman"/>
          <w:b/>
          <w:bCs/>
          <w:sz w:val="24"/>
          <w:szCs w:val="24"/>
        </w:rPr>
        <w:t xml:space="preserve">: </w:t>
      </w:r>
      <w:r>
        <w:rPr>
          <w:rFonts w:ascii="Times New Roman" w:hAnsi="Times New Roman" w:cs="Times New Roman"/>
          <w:b/>
          <w:bCs/>
          <w:sz w:val="24"/>
          <w:szCs w:val="24"/>
        </w:rPr>
        <w:t>improving the model performance</w:t>
      </w:r>
    </w:p>
    <w:p w14:paraId="482F6BC4" w14:textId="257D6C1E" w:rsidR="008E06C3" w:rsidRDefault="008E06C3" w:rsidP="008E06C3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et’s see how we can improve the accuracy even further.</w:t>
      </w:r>
    </w:p>
    <w:p w14:paraId="276795D8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# let's see the model's parameters</w:t>
      </w:r>
    </w:p>
    <w:p w14:paraId="4BEC49CC" w14:textId="01C19614" w:rsid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get_</w:t>
      </w:r>
      <w:proofErr w:type="gram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params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gram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7AA72E91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0B02CBDE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>{'algorithm': 'auto',</w:t>
      </w:r>
    </w:p>
    <w:p w14:paraId="0553B003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</w:t>
      </w:r>
      <w:proofErr w:type="spellStart"/>
      <w:proofErr w:type="gramStart"/>
      <w:r w:rsidRPr="008E06C3">
        <w:rPr>
          <w:rFonts w:ascii="Courier New" w:eastAsia="Times New Roman" w:hAnsi="Courier New" w:cs="Courier New"/>
          <w:sz w:val="20"/>
          <w:szCs w:val="20"/>
        </w:rPr>
        <w:t>leaf</w:t>
      </w:r>
      <w:proofErr w:type="gramEnd"/>
      <w:r w:rsidRPr="008E06C3">
        <w:rPr>
          <w:rFonts w:ascii="Courier New" w:eastAsia="Times New Roman" w:hAnsi="Courier New" w:cs="Courier New"/>
          <w:sz w:val="20"/>
          <w:szCs w:val="20"/>
        </w:rPr>
        <w:t>_size</w:t>
      </w:r>
      <w:proofErr w:type="spellEnd"/>
      <w:r w:rsidRPr="008E06C3">
        <w:rPr>
          <w:rFonts w:ascii="Courier New" w:eastAsia="Times New Roman" w:hAnsi="Courier New" w:cs="Courier New"/>
          <w:sz w:val="20"/>
          <w:szCs w:val="20"/>
        </w:rPr>
        <w:t>': 30,</w:t>
      </w:r>
    </w:p>
    <w:p w14:paraId="76940494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lastRenderedPageBreak/>
        <w:t xml:space="preserve"> 'metric': '</w:t>
      </w:r>
      <w:proofErr w:type="spellStart"/>
      <w:r w:rsidRPr="008E06C3">
        <w:rPr>
          <w:rFonts w:ascii="Courier New" w:eastAsia="Times New Roman" w:hAnsi="Courier New" w:cs="Courier New"/>
          <w:sz w:val="20"/>
          <w:szCs w:val="20"/>
        </w:rPr>
        <w:t>minkowski</w:t>
      </w:r>
      <w:proofErr w:type="spellEnd"/>
      <w:r w:rsidRPr="008E06C3">
        <w:rPr>
          <w:rFonts w:ascii="Courier New" w:eastAsia="Times New Roman" w:hAnsi="Courier New" w:cs="Courier New"/>
          <w:sz w:val="20"/>
          <w:szCs w:val="20"/>
        </w:rPr>
        <w:t>',</w:t>
      </w:r>
    </w:p>
    <w:p w14:paraId="2780A963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</w:t>
      </w:r>
      <w:proofErr w:type="spellStart"/>
      <w:proofErr w:type="gramStart"/>
      <w:r w:rsidRPr="008E06C3">
        <w:rPr>
          <w:rFonts w:ascii="Courier New" w:eastAsia="Times New Roman" w:hAnsi="Courier New" w:cs="Courier New"/>
          <w:sz w:val="20"/>
          <w:szCs w:val="20"/>
        </w:rPr>
        <w:t>metric</w:t>
      </w:r>
      <w:proofErr w:type="gramEnd"/>
      <w:r w:rsidRPr="008E06C3">
        <w:rPr>
          <w:rFonts w:ascii="Courier New" w:eastAsia="Times New Roman" w:hAnsi="Courier New" w:cs="Courier New"/>
          <w:sz w:val="20"/>
          <w:szCs w:val="20"/>
        </w:rPr>
        <w:t>_params</w:t>
      </w:r>
      <w:proofErr w:type="spellEnd"/>
      <w:r w:rsidRPr="008E06C3">
        <w:rPr>
          <w:rFonts w:ascii="Courier New" w:eastAsia="Times New Roman" w:hAnsi="Courier New" w:cs="Courier New"/>
          <w:sz w:val="20"/>
          <w:szCs w:val="20"/>
        </w:rPr>
        <w:t>': None,</w:t>
      </w:r>
    </w:p>
    <w:p w14:paraId="0DEF0C1E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</w:t>
      </w:r>
      <w:proofErr w:type="spellStart"/>
      <w:r w:rsidRPr="008E06C3">
        <w:rPr>
          <w:rFonts w:ascii="Courier New" w:eastAsia="Times New Roman" w:hAnsi="Courier New" w:cs="Courier New"/>
          <w:sz w:val="20"/>
          <w:szCs w:val="20"/>
        </w:rPr>
        <w:t>n_jobs</w:t>
      </w:r>
      <w:proofErr w:type="spellEnd"/>
      <w:r w:rsidRPr="008E06C3">
        <w:rPr>
          <w:rFonts w:ascii="Courier New" w:eastAsia="Times New Roman" w:hAnsi="Courier New" w:cs="Courier New"/>
          <w:sz w:val="20"/>
          <w:szCs w:val="20"/>
        </w:rPr>
        <w:t>': None,</w:t>
      </w:r>
    </w:p>
    <w:p w14:paraId="26B08383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</w:t>
      </w:r>
      <w:proofErr w:type="spellStart"/>
      <w:r w:rsidRPr="008E06C3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8E06C3">
        <w:rPr>
          <w:rFonts w:ascii="Courier New" w:eastAsia="Times New Roman" w:hAnsi="Courier New" w:cs="Courier New"/>
          <w:sz w:val="20"/>
          <w:szCs w:val="20"/>
        </w:rPr>
        <w:t>': 5,</w:t>
      </w:r>
    </w:p>
    <w:p w14:paraId="5CB1FD4C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p': 2,</w:t>
      </w:r>
    </w:p>
    <w:p w14:paraId="3BF9A099" w14:textId="2210AD25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8E06C3">
        <w:rPr>
          <w:rFonts w:ascii="Courier New" w:eastAsia="Times New Roman" w:hAnsi="Courier New" w:cs="Courier New"/>
          <w:sz w:val="20"/>
          <w:szCs w:val="20"/>
        </w:rPr>
        <w:t xml:space="preserve"> 'weights': 'uniform'}</w:t>
      </w:r>
    </w:p>
    <w:p w14:paraId="06DC41E5" w14:textId="073B966B" w:rsidR="008E06C3" w:rsidRPr="003E4496" w:rsidRDefault="008E06C3" w:rsidP="008E06C3">
      <w:pPr>
        <w:ind w:left="357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ne of the most important parameters of this model is the </w:t>
      </w:r>
      <w:r w:rsidR="003E4496" w:rsidRPr="008E06C3">
        <w:rPr>
          <w:rFonts w:ascii="Courier New" w:eastAsia="Times New Roman" w:hAnsi="Courier New" w:cs="Courier New"/>
          <w:sz w:val="20"/>
          <w:szCs w:val="20"/>
        </w:rPr>
        <w:t>'</w:t>
      </w:r>
      <w:proofErr w:type="spellStart"/>
      <w:r w:rsidR="003E4496" w:rsidRPr="008E06C3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="003E4496" w:rsidRPr="008E06C3">
        <w:rPr>
          <w:rFonts w:ascii="Courier New" w:eastAsia="Times New Roman" w:hAnsi="Courier New" w:cs="Courier New"/>
          <w:sz w:val="20"/>
          <w:szCs w:val="20"/>
        </w:rPr>
        <w:t>'</w:t>
      </w:r>
      <w:r w:rsidR="003E4496">
        <w:rPr>
          <w:rFonts w:ascii="Times New Roman" w:eastAsia="Times New Roman" w:hAnsi="Times New Roman" w:cs="Times New Roman"/>
          <w:sz w:val="24"/>
          <w:szCs w:val="24"/>
        </w:rPr>
        <w:t>.</w:t>
      </w:r>
      <w:r w:rsidR="003E4496" w:rsidRPr="003E4496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E4496">
        <w:rPr>
          <w:rFonts w:ascii="Times New Roman" w:eastAsia="Times New Roman" w:hAnsi="Times New Roman" w:cs="Times New Roman"/>
          <w:sz w:val="24"/>
          <w:szCs w:val="24"/>
        </w:rPr>
        <w:t>So,</w:t>
      </w:r>
      <w:r w:rsidR="003E4496" w:rsidRPr="003E4496">
        <w:rPr>
          <w:rFonts w:ascii="Times New Roman" w:eastAsia="Times New Roman" w:hAnsi="Times New Roman" w:cs="Times New Roman"/>
          <w:sz w:val="24"/>
          <w:szCs w:val="24"/>
        </w:rPr>
        <w:t xml:space="preserve"> let’s see if we can improve the model accuracy iteration over several values of this parameter.</w:t>
      </w:r>
    </w:p>
    <w:p w14:paraId="27DE303B" w14:textId="11ED01CE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69124BBE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# let's test several parameters</w:t>
      </w:r>
    </w:p>
    <w:p w14:paraId="7DF0B60D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n_neighbors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[1,5,10,20,50,100]</w:t>
      </w:r>
    </w:p>
    <w:p w14:paraId="1684FE7F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072405AA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est_accuracy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{}</w:t>
      </w:r>
    </w:p>
    <w:p w14:paraId="0BF9EEBA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_accuracy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{}</w:t>
      </w:r>
    </w:p>
    <w:p w14:paraId="0E48103E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</w:p>
    <w:p w14:paraId="7DA3D69D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or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n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n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n_neighbors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:</w:t>
      </w:r>
    </w:p>
    <w:p w14:paraId="116D38CD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proofErr w:type="gram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KNeighborsClassifier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proofErr w:type="gram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n_neighbors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n)</w:t>
      </w:r>
    </w:p>
    <w:p w14:paraId="2628DC60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fit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X_</w:t>
      </w:r>
      <w:proofErr w:type="gram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,y</w:t>
      </w:r>
      <w:proofErr w:type="gram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_train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089B28CB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est_acc</w:t>
      </w:r>
      <w:proofErr w:type="spellEnd"/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proofErr w:type="gram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score</w:t>
      </w:r>
      <w:proofErr w:type="spellEnd"/>
      <w:proofErr w:type="gram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X_test,y_test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4378A606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ing_acc</w:t>
      </w:r>
      <w:proofErr w:type="spellEnd"/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proofErr w:type="spellStart"/>
      <w:proofErr w:type="gram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clf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score</w:t>
      </w:r>
      <w:proofErr w:type="spellEnd"/>
      <w:proofErr w:type="gram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(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X_train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,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y_train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)</w:t>
      </w:r>
    </w:p>
    <w:p w14:paraId="06860974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est_accuracy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[n]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est_acc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</w:t>
      </w:r>
    </w:p>
    <w:p w14:paraId="5F254F60" w14:textId="77777777" w:rsidR="008E06C3" w:rsidRPr="008E06C3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_accuracy</w:t>
      </w:r>
      <w:proofErr w:type="spellEnd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[n] </w:t>
      </w:r>
      <w:r w:rsidRPr="008E06C3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=</w:t>
      </w:r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8E06C3">
        <w:rPr>
          <w:rFonts w:ascii="Courier New" w:eastAsia="Times New Roman" w:hAnsi="Courier New" w:cs="Courier New"/>
          <w:color w:val="212121"/>
          <w:sz w:val="20"/>
          <w:szCs w:val="20"/>
        </w:rPr>
        <w:t>training_acc</w:t>
      </w:r>
      <w:proofErr w:type="spellEnd"/>
    </w:p>
    <w:p w14:paraId="4C6B026B" w14:textId="4E217831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4FC002C0" w14:textId="212D4353" w:rsidR="003E4496" w:rsidRPr="003E4496" w:rsidRDefault="003E4496" w:rsidP="003E449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Style w:val="k"/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let's </w:t>
      </w:r>
      <w:r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see the test accuracy</w:t>
      </w:r>
    </w:p>
    <w:p w14:paraId="44325EAD" w14:textId="7637A4F3" w:rsidR="003E4496" w:rsidRDefault="003E4496" w:rsidP="003E4496">
      <w:pPr>
        <w:pStyle w:val="HTMLPreformatted"/>
        <w:spacing w:line="244" w:lineRule="atLeast"/>
        <w:rPr>
          <w:color w:val="212121"/>
        </w:rPr>
      </w:pPr>
      <w:r>
        <w:rPr>
          <w:rStyle w:val="k"/>
          <w:b/>
          <w:bCs/>
          <w:color w:val="212121"/>
        </w:rPr>
        <w:t>for</w:t>
      </w:r>
      <w:r>
        <w:rPr>
          <w:color w:val="212121"/>
        </w:rPr>
        <w:t xml:space="preserve"> </w:t>
      </w:r>
      <w:r>
        <w:rPr>
          <w:rStyle w:val="n"/>
          <w:color w:val="212121"/>
        </w:rPr>
        <w:t>k</w:t>
      </w:r>
      <w:r>
        <w:rPr>
          <w:rStyle w:val="p"/>
          <w:color w:val="212121"/>
        </w:rPr>
        <w:t>,</w:t>
      </w:r>
      <w:r>
        <w:rPr>
          <w:color w:val="212121"/>
        </w:rPr>
        <w:t xml:space="preserve"> </w:t>
      </w:r>
      <w:r>
        <w:rPr>
          <w:rStyle w:val="n"/>
          <w:color w:val="212121"/>
        </w:rPr>
        <w:t>v</w:t>
      </w:r>
      <w:r>
        <w:rPr>
          <w:color w:val="212121"/>
        </w:rPr>
        <w:t xml:space="preserve"> </w:t>
      </w:r>
      <w:r>
        <w:rPr>
          <w:rStyle w:val="ow"/>
          <w:b/>
          <w:bCs/>
          <w:color w:val="212121"/>
        </w:rPr>
        <w:t>in</w:t>
      </w:r>
      <w:r>
        <w:rPr>
          <w:color w:val="212121"/>
        </w:rPr>
        <w:t xml:space="preserve"> </w:t>
      </w:r>
      <w:proofErr w:type="spellStart"/>
      <w:r>
        <w:rPr>
          <w:rStyle w:val="n"/>
          <w:color w:val="212121"/>
        </w:rPr>
        <w:t>test_</w:t>
      </w:r>
      <w:proofErr w:type="gramStart"/>
      <w:r>
        <w:rPr>
          <w:rStyle w:val="n"/>
          <w:color w:val="212121"/>
        </w:rPr>
        <w:t>accuracy</w:t>
      </w:r>
      <w:r>
        <w:rPr>
          <w:rStyle w:val="o"/>
          <w:b/>
          <w:bCs/>
          <w:color w:val="212121"/>
        </w:rPr>
        <w:t>.</w:t>
      </w:r>
      <w:r>
        <w:rPr>
          <w:rStyle w:val="n"/>
          <w:color w:val="212121"/>
        </w:rPr>
        <w:t>items</w:t>
      </w:r>
      <w:proofErr w:type="spellEnd"/>
      <w:proofErr w:type="gramEnd"/>
      <w:r>
        <w:rPr>
          <w:rStyle w:val="p"/>
          <w:color w:val="212121"/>
        </w:rPr>
        <w:t>():</w:t>
      </w:r>
    </w:p>
    <w:p w14:paraId="5B66F29B" w14:textId="3CE1EDCD" w:rsidR="003E4496" w:rsidRDefault="003E4496" w:rsidP="003E4496">
      <w:pPr>
        <w:pStyle w:val="HTMLPreformatted"/>
        <w:spacing w:line="244" w:lineRule="atLeast"/>
        <w:rPr>
          <w:rStyle w:val="p"/>
          <w:color w:val="212121"/>
        </w:rPr>
      </w:pPr>
      <w:r>
        <w:rPr>
          <w:color w:val="212121"/>
        </w:rPr>
        <w:t xml:space="preserve">    </w:t>
      </w:r>
      <w:proofErr w:type="gramStart"/>
      <w:r>
        <w:rPr>
          <w:rStyle w:val="nb"/>
          <w:color w:val="212121"/>
        </w:rPr>
        <w:t>print</w:t>
      </w:r>
      <w:r>
        <w:rPr>
          <w:rStyle w:val="p"/>
          <w:color w:val="212121"/>
        </w:rPr>
        <w:t>(</w:t>
      </w:r>
      <w:proofErr w:type="gramEnd"/>
      <w:r>
        <w:rPr>
          <w:rStyle w:val="s2"/>
          <w:color w:val="212121"/>
        </w:rPr>
        <w:t xml:space="preserve">"test accuracy for </w:t>
      </w:r>
      <w:r>
        <w:rPr>
          <w:rStyle w:val="si"/>
          <w:color w:val="212121"/>
        </w:rPr>
        <w:t>{}</w:t>
      </w:r>
      <w:r>
        <w:rPr>
          <w:rStyle w:val="s2"/>
          <w:color w:val="212121"/>
        </w:rPr>
        <w:t xml:space="preserve"> </w:t>
      </w:r>
      <w:proofErr w:type="spellStart"/>
      <w:r>
        <w:rPr>
          <w:rStyle w:val="s2"/>
          <w:color w:val="212121"/>
        </w:rPr>
        <w:t>n_neighbors</w:t>
      </w:r>
      <w:proofErr w:type="spellEnd"/>
      <w:r>
        <w:rPr>
          <w:rStyle w:val="s2"/>
          <w:color w:val="212121"/>
        </w:rPr>
        <w:t xml:space="preserve"> is </w:t>
      </w:r>
      <w:r>
        <w:rPr>
          <w:rStyle w:val="si"/>
          <w:color w:val="212121"/>
        </w:rPr>
        <w:t>{}</w:t>
      </w:r>
      <w:r>
        <w:rPr>
          <w:rStyle w:val="s2"/>
          <w:color w:val="212121"/>
        </w:rPr>
        <w:t xml:space="preserve"> %"</w:t>
      </w:r>
      <w:r>
        <w:rPr>
          <w:rStyle w:val="o"/>
          <w:b/>
          <w:bCs/>
          <w:color w:val="212121"/>
        </w:rPr>
        <w:t>.</w:t>
      </w:r>
      <w:r>
        <w:rPr>
          <w:rStyle w:val="n"/>
          <w:color w:val="212121"/>
        </w:rPr>
        <w:t>format</w:t>
      </w:r>
      <w:r>
        <w:rPr>
          <w:rStyle w:val="p"/>
          <w:color w:val="212121"/>
        </w:rPr>
        <w:t>(</w:t>
      </w:r>
      <w:proofErr w:type="spellStart"/>
      <w:r>
        <w:rPr>
          <w:rStyle w:val="n"/>
          <w:color w:val="212121"/>
        </w:rPr>
        <w:t>k</w:t>
      </w:r>
      <w:r>
        <w:rPr>
          <w:rStyle w:val="p"/>
          <w:color w:val="212121"/>
        </w:rPr>
        <w:t>,</w:t>
      </w:r>
      <w:r>
        <w:rPr>
          <w:rStyle w:val="nb"/>
          <w:color w:val="212121"/>
        </w:rPr>
        <w:t>round</w:t>
      </w:r>
      <w:proofErr w:type="spellEnd"/>
      <w:r>
        <w:rPr>
          <w:rStyle w:val="p"/>
          <w:color w:val="212121"/>
        </w:rPr>
        <w:t>(</w:t>
      </w:r>
      <w:r>
        <w:rPr>
          <w:rStyle w:val="n"/>
          <w:color w:val="212121"/>
        </w:rPr>
        <w:t>v</w:t>
      </w:r>
      <w:r>
        <w:rPr>
          <w:rStyle w:val="o"/>
          <w:b/>
          <w:bCs/>
          <w:color w:val="212121"/>
        </w:rPr>
        <w:t>*</w:t>
      </w:r>
      <w:r>
        <w:rPr>
          <w:rStyle w:val="mi"/>
          <w:color w:val="212121"/>
        </w:rPr>
        <w:t>100</w:t>
      </w:r>
      <w:r>
        <w:rPr>
          <w:rStyle w:val="p"/>
          <w:color w:val="212121"/>
        </w:rPr>
        <w:t>,</w:t>
      </w:r>
      <w:r>
        <w:rPr>
          <w:rStyle w:val="mi"/>
          <w:color w:val="212121"/>
        </w:rPr>
        <w:t>3</w:t>
      </w:r>
      <w:r>
        <w:rPr>
          <w:rStyle w:val="p"/>
          <w:color w:val="212121"/>
        </w:rPr>
        <w:t>)))</w:t>
      </w:r>
    </w:p>
    <w:p w14:paraId="426CAFA8" w14:textId="5E9BA63B" w:rsidR="003E4496" w:rsidRDefault="003E4496" w:rsidP="003E4496">
      <w:pPr>
        <w:pStyle w:val="HTMLPreformatted"/>
        <w:spacing w:line="244" w:lineRule="atLeast"/>
        <w:rPr>
          <w:rStyle w:val="p"/>
          <w:color w:val="212121"/>
        </w:rPr>
      </w:pPr>
    </w:p>
    <w:p w14:paraId="5DE07DA5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1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4.406 %</w:t>
      </w:r>
    </w:p>
    <w:p w14:paraId="08411AE8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5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5.804 %</w:t>
      </w:r>
    </w:p>
    <w:p w14:paraId="44B1E257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1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5.105 %</w:t>
      </w:r>
    </w:p>
    <w:p w14:paraId="7744F5F3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2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6.503 %</w:t>
      </w:r>
    </w:p>
    <w:p w14:paraId="2B9C5D05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5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3.007 %</w:t>
      </w:r>
    </w:p>
    <w:p w14:paraId="28A95878" w14:textId="27478CCF" w:rsid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est accuracy for 10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3.706 %</w:t>
      </w:r>
    </w:p>
    <w:p w14:paraId="7EF1BB7C" w14:textId="1AB27F88" w:rsid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4CD34512" w14:textId="650EF284" w:rsidR="003E4496" w:rsidRPr="003E4496" w:rsidRDefault="003E4496" w:rsidP="003E449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8E06C3"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# let's </w:t>
      </w:r>
      <w:r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see the </w:t>
      </w:r>
      <w:r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>train</w:t>
      </w:r>
      <w:r>
        <w:rPr>
          <w:rFonts w:ascii="Courier New" w:eastAsia="Times New Roman" w:hAnsi="Courier New" w:cs="Courier New"/>
          <w:i/>
          <w:iCs/>
          <w:color w:val="212121"/>
          <w:sz w:val="20"/>
          <w:szCs w:val="20"/>
        </w:rPr>
        <w:t xml:space="preserve"> accuracy</w:t>
      </w:r>
    </w:p>
    <w:p w14:paraId="03904E50" w14:textId="77777777" w:rsidR="003E4496" w:rsidRPr="003E4496" w:rsidRDefault="003E4496" w:rsidP="003E449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3E4496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for</w:t>
      </w: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k, v </w:t>
      </w:r>
      <w:r w:rsidRPr="003E4496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in</w:t>
      </w: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</w:t>
      </w:r>
      <w:proofErr w:type="spellStart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train_</w:t>
      </w:r>
      <w:proofErr w:type="gramStart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accuracy</w:t>
      </w:r>
      <w:r w:rsidRPr="003E4496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items</w:t>
      </w:r>
      <w:proofErr w:type="spellEnd"/>
      <w:proofErr w:type="gramEnd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():</w:t>
      </w:r>
    </w:p>
    <w:p w14:paraId="52190AA9" w14:textId="77777777" w:rsidR="003E4496" w:rsidRPr="003E4496" w:rsidRDefault="003E4496" w:rsidP="003E449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Courier New" w:eastAsia="Times New Roman" w:hAnsi="Courier New" w:cs="Courier New"/>
          <w:color w:val="212121"/>
          <w:sz w:val="20"/>
          <w:szCs w:val="20"/>
        </w:rPr>
      </w:pP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   </w:t>
      </w:r>
      <w:proofErr w:type="gramStart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print(</w:t>
      </w:r>
      <w:proofErr w:type="gramEnd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"train accuracy for {} </w:t>
      </w:r>
      <w:proofErr w:type="spellStart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 xml:space="preserve"> is {} %"</w:t>
      </w:r>
      <w:r w:rsidRPr="003E4496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.</w:t>
      </w: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format(</w:t>
      </w:r>
      <w:proofErr w:type="spellStart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k,round</w:t>
      </w:r>
      <w:proofErr w:type="spellEnd"/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(v</w:t>
      </w:r>
      <w:r w:rsidRPr="003E4496">
        <w:rPr>
          <w:rFonts w:ascii="Courier New" w:eastAsia="Times New Roman" w:hAnsi="Courier New" w:cs="Courier New"/>
          <w:b/>
          <w:bCs/>
          <w:color w:val="212121"/>
          <w:sz w:val="20"/>
          <w:szCs w:val="20"/>
        </w:rPr>
        <w:t>*</w:t>
      </w:r>
      <w:r w:rsidRPr="003E4496">
        <w:rPr>
          <w:rFonts w:ascii="Courier New" w:eastAsia="Times New Roman" w:hAnsi="Courier New" w:cs="Courier New"/>
          <w:color w:val="212121"/>
          <w:sz w:val="20"/>
          <w:szCs w:val="20"/>
        </w:rPr>
        <w:t>100,3)))</w:t>
      </w:r>
    </w:p>
    <w:p w14:paraId="14451C59" w14:textId="25BAC6B2" w:rsidR="003E4496" w:rsidRDefault="003E4496" w:rsidP="003E4496">
      <w:pPr>
        <w:pStyle w:val="HTMLPreformatted"/>
        <w:spacing w:line="244" w:lineRule="atLeast"/>
        <w:rPr>
          <w:color w:val="212121"/>
        </w:rPr>
      </w:pPr>
    </w:p>
    <w:p w14:paraId="6000FFCB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1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100.0 %</w:t>
      </w:r>
    </w:p>
    <w:p w14:paraId="21620B6E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5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4.366 %</w:t>
      </w:r>
    </w:p>
    <w:p w14:paraId="495D3807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1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3.192 %</w:t>
      </w:r>
    </w:p>
    <w:p w14:paraId="183B3FCF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2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2.488 %</w:t>
      </w:r>
    </w:p>
    <w:p w14:paraId="340BA4D1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5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0.845 %</w:t>
      </w:r>
    </w:p>
    <w:p w14:paraId="3E4051AF" w14:textId="36D1FC08" w:rsid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  <w:r w:rsidRPr="003E4496">
        <w:rPr>
          <w:rFonts w:ascii="Courier New" w:eastAsia="Times New Roman" w:hAnsi="Courier New" w:cs="Courier New"/>
          <w:sz w:val="20"/>
          <w:szCs w:val="20"/>
        </w:rPr>
        <w:t xml:space="preserve">train accuracy for 100 </w:t>
      </w:r>
      <w:proofErr w:type="spellStart"/>
      <w:r w:rsidRPr="003E4496">
        <w:rPr>
          <w:rFonts w:ascii="Courier New" w:eastAsia="Times New Roman" w:hAnsi="Courier New" w:cs="Courier New"/>
          <w:sz w:val="20"/>
          <w:szCs w:val="20"/>
        </w:rPr>
        <w:t>n_neighbors</w:t>
      </w:r>
      <w:proofErr w:type="spellEnd"/>
      <w:r w:rsidRPr="003E4496">
        <w:rPr>
          <w:rFonts w:ascii="Courier New" w:eastAsia="Times New Roman" w:hAnsi="Courier New" w:cs="Courier New"/>
          <w:sz w:val="20"/>
          <w:szCs w:val="20"/>
        </w:rPr>
        <w:t xml:space="preserve"> is 90.376 %</w:t>
      </w:r>
    </w:p>
    <w:p w14:paraId="4DE55EFD" w14:textId="6E2D2CA3" w:rsidR="001F0FB8" w:rsidRDefault="001F0FB8" w:rsidP="003E4496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Conclusions</w:t>
      </w:r>
    </w:p>
    <w:p w14:paraId="2A9A252D" w14:textId="7379E207" w:rsidR="003E4496" w:rsidRDefault="003E4496" w:rsidP="003E4496">
      <w:pPr>
        <w:ind w:left="357" w:firstLine="0"/>
        <w:rPr>
          <w:rFonts w:ascii="Times New Roman" w:eastAsia="Times New Roman" w:hAnsi="Times New Roman" w:cs="Times New Roman"/>
          <w:sz w:val="24"/>
          <w:szCs w:val="24"/>
        </w:rPr>
      </w:pPr>
      <w:r w:rsidRPr="003E4496">
        <w:rPr>
          <w:rFonts w:ascii="Times New Roman" w:hAnsi="Times New Roman" w:cs="Times New Roman"/>
          <w:sz w:val="24"/>
          <w:szCs w:val="24"/>
        </w:rPr>
        <w:lastRenderedPageBreak/>
        <w:t xml:space="preserve">We can see that the highest accuracy was achieved with </w:t>
      </w:r>
      <w:r w:rsidRPr="003E4496">
        <w:rPr>
          <w:rFonts w:ascii="Times New Roman" w:eastAsia="Times New Roman" w:hAnsi="Times New Roman" w:cs="Times New Roman"/>
          <w:sz w:val="24"/>
          <w:szCs w:val="24"/>
        </w:rPr>
        <w:t xml:space="preserve">20 </w:t>
      </w:r>
      <w:proofErr w:type="spellStart"/>
      <w:r w:rsidRPr="003E4496">
        <w:rPr>
          <w:rFonts w:ascii="Times New Roman" w:eastAsia="Times New Roman" w:hAnsi="Times New Roman" w:cs="Times New Roman"/>
          <w:sz w:val="24"/>
          <w:szCs w:val="24"/>
        </w:rPr>
        <w:t>n_neighbors</w:t>
      </w:r>
      <w:proofErr w:type="spellEnd"/>
      <w:r w:rsidR="001F0FB8">
        <w:rPr>
          <w:rFonts w:ascii="Times New Roman" w:eastAsia="Times New Roman" w:hAnsi="Times New Roman" w:cs="Times New Roman"/>
          <w:sz w:val="24"/>
          <w:szCs w:val="24"/>
        </w:rPr>
        <w:t xml:space="preserve"> and we can also see that this model overfits with fewer </w:t>
      </w:r>
      <w:proofErr w:type="spellStart"/>
      <w:r w:rsidR="001F0FB8" w:rsidRPr="003E4496">
        <w:rPr>
          <w:rFonts w:ascii="Times New Roman" w:eastAsia="Times New Roman" w:hAnsi="Times New Roman" w:cs="Times New Roman"/>
          <w:sz w:val="24"/>
          <w:szCs w:val="24"/>
        </w:rPr>
        <w:t>n_neighbors</w:t>
      </w:r>
      <w:proofErr w:type="spellEnd"/>
      <w:r w:rsidR="001F0FB8">
        <w:rPr>
          <w:rFonts w:ascii="Times New Roman" w:eastAsia="Times New Roman" w:hAnsi="Times New Roman" w:cs="Times New Roman"/>
          <w:sz w:val="24"/>
          <w:szCs w:val="24"/>
        </w:rPr>
        <w:t xml:space="preserve">, showing an accuracy of 100% with 1 </w:t>
      </w:r>
      <w:proofErr w:type="spellStart"/>
      <w:r w:rsidR="001F0FB8" w:rsidRPr="003E4496">
        <w:rPr>
          <w:rFonts w:ascii="Times New Roman" w:eastAsia="Times New Roman" w:hAnsi="Times New Roman" w:cs="Times New Roman"/>
          <w:sz w:val="24"/>
          <w:szCs w:val="24"/>
        </w:rPr>
        <w:t>n_neighbor</w:t>
      </w:r>
      <w:proofErr w:type="spellEnd"/>
      <w:r w:rsidR="001F0FB8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5E129BF" w14:textId="6DF981D6" w:rsidR="001F0FB8" w:rsidRDefault="001F0FB8" w:rsidP="003E4496">
      <w:pPr>
        <w:ind w:left="357" w:firstLine="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model performance for this task </w:t>
      </w:r>
      <w:r w:rsidR="0035605D">
        <w:rPr>
          <w:rFonts w:ascii="Times New Roman" w:eastAsia="Times New Roman" w:hAnsi="Times New Roman" w:cs="Times New Roman"/>
          <w:sz w:val="24"/>
          <w:szCs w:val="24"/>
        </w:rPr>
        <w:t>wa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quite good.</w:t>
      </w:r>
    </w:p>
    <w:p w14:paraId="17F6E20F" w14:textId="5C2262C7" w:rsidR="0035605D" w:rsidRDefault="0035605D" w:rsidP="003E4496">
      <w:pPr>
        <w:ind w:left="357" w:firstLine="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The model accuracy improved up to 20 </w:t>
      </w:r>
      <w:proofErr w:type="spellStart"/>
      <w:r w:rsidRPr="003E4496">
        <w:rPr>
          <w:rFonts w:ascii="Times New Roman" w:eastAsia="Times New Roman" w:hAnsi="Times New Roman" w:cs="Times New Roman"/>
          <w:sz w:val="24"/>
          <w:szCs w:val="24"/>
        </w:rPr>
        <w:t>n_neighbors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and then start declining.</w:t>
      </w:r>
    </w:p>
    <w:p w14:paraId="7F1DA8E4" w14:textId="19370113" w:rsidR="001F0FB8" w:rsidRDefault="001F0FB8" w:rsidP="001F0FB8">
      <w:pPr>
        <w:ind w:left="357" w:firstLine="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s</w:t>
      </w:r>
    </w:p>
    <w:p w14:paraId="10F0B52F" w14:textId="4287D4FD" w:rsidR="005C1BA9" w:rsidRPr="005C1BA9" w:rsidRDefault="004B2CCC" w:rsidP="005C1BA9">
      <w:pPr>
        <w:widowControl w:val="0"/>
        <w:autoSpaceDE w:val="0"/>
        <w:autoSpaceDN w:val="0"/>
        <w:adjustRightInd w:val="0"/>
        <w:spacing w:line="240" w:lineRule="auto"/>
        <w:ind w:left="0" w:firstLine="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5C1BA9" w:rsidRPr="005C1BA9">
        <w:rPr>
          <w:rFonts w:ascii="Times New Roman" w:hAnsi="Times New Roman" w:cs="Times New Roman"/>
          <w:noProof/>
          <w:sz w:val="24"/>
          <w:szCs w:val="24"/>
        </w:rPr>
        <w:t xml:space="preserve">1. MÜLLER, A. C.; GUIDO, S. </w:t>
      </w:r>
      <w:r w:rsidR="005C1BA9" w:rsidRPr="005C1BA9">
        <w:rPr>
          <w:rFonts w:ascii="Times New Roman" w:hAnsi="Times New Roman" w:cs="Times New Roman"/>
          <w:b/>
          <w:bCs/>
          <w:noProof/>
          <w:sz w:val="24"/>
          <w:szCs w:val="24"/>
        </w:rPr>
        <w:t>Introduction to Machine Learning with Python</w:t>
      </w:r>
      <w:r w:rsidR="005C1BA9" w:rsidRPr="005C1BA9">
        <w:rPr>
          <w:rFonts w:ascii="Times New Roman" w:hAnsi="Times New Roman" w:cs="Times New Roman"/>
          <w:noProof/>
          <w:sz w:val="24"/>
          <w:szCs w:val="24"/>
        </w:rPr>
        <w:t xml:space="preserve">. [s.l.] O REILLY, 2016. </w:t>
      </w:r>
    </w:p>
    <w:p w14:paraId="7D638F22" w14:textId="313C8EE9" w:rsidR="005C1BA9" w:rsidRPr="005C1BA9" w:rsidRDefault="005C1BA9" w:rsidP="005C1BA9">
      <w:pPr>
        <w:widowControl w:val="0"/>
        <w:autoSpaceDE w:val="0"/>
        <w:autoSpaceDN w:val="0"/>
        <w:adjustRightInd w:val="0"/>
        <w:spacing w:line="240" w:lineRule="auto"/>
        <w:ind w:left="0" w:firstLine="0"/>
        <w:rPr>
          <w:rFonts w:ascii="Times New Roman" w:hAnsi="Times New Roman" w:cs="Times New Roman"/>
          <w:noProof/>
          <w:sz w:val="24"/>
        </w:rPr>
      </w:pPr>
      <w:r w:rsidRPr="005C1BA9">
        <w:rPr>
          <w:rFonts w:ascii="Times New Roman" w:hAnsi="Times New Roman" w:cs="Times New Roman"/>
          <w:noProof/>
          <w:sz w:val="24"/>
          <w:szCs w:val="24"/>
        </w:rPr>
        <w:t>2. PEDREGOSA, F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et. al.</w:t>
      </w:r>
      <w:r w:rsidRPr="005C1BA9">
        <w:rPr>
          <w:rFonts w:ascii="Times New Roman" w:hAnsi="Times New Roman" w:cs="Times New Roman"/>
          <w:noProof/>
          <w:sz w:val="24"/>
          <w:szCs w:val="24"/>
        </w:rPr>
        <w:t xml:space="preserve">. Scikit-learn: Machine Learning in Python. </w:t>
      </w:r>
      <w:r w:rsidRPr="005C1BA9">
        <w:rPr>
          <w:rFonts w:ascii="Times New Roman" w:hAnsi="Times New Roman" w:cs="Times New Roman"/>
          <w:b/>
          <w:bCs/>
          <w:noProof/>
          <w:sz w:val="24"/>
          <w:szCs w:val="24"/>
        </w:rPr>
        <w:t>JMLR</w:t>
      </w:r>
      <w:r w:rsidRPr="005C1BA9">
        <w:rPr>
          <w:rFonts w:ascii="Times New Roman" w:hAnsi="Times New Roman" w:cs="Times New Roman"/>
          <w:noProof/>
          <w:sz w:val="24"/>
          <w:szCs w:val="24"/>
        </w:rPr>
        <w:t xml:space="preserve">, v. 12, n. 85, p. 2825−2830, 2011. </w:t>
      </w:r>
    </w:p>
    <w:p w14:paraId="0139D905" w14:textId="5B0F53D9" w:rsidR="001F0FB8" w:rsidRPr="003E4496" w:rsidRDefault="004B2CCC" w:rsidP="005C1BA9">
      <w:pPr>
        <w:ind w:left="0" w:firstLine="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10D78F66" w14:textId="77777777" w:rsidR="003E4496" w:rsidRPr="003E4496" w:rsidRDefault="003E4496" w:rsidP="003E449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09655137" w14:textId="5981F75E" w:rsidR="003E4496" w:rsidRDefault="003E4496" w:rsidP="003E4496">
      <w:pPr>
        <w:pStyle w:val="HTMLPreformatted"/>
        <w:spacing w:line="244" w:lineRule="atLeast"/>
        <w:rPr>
          <w:color w:val="212121"/>
        </w:rPr>
      </w:pPr>
    </w:p>
    <w:p w14:paraId="69FBA6B7" w14:textId="77777777" w:rsidR="003E4496" w:rsidRDefault="003E4496" w:rsidP="003E4496">
      <w:pPr>
        <w:pStyle w:val="HTMLPreformatted"/>
        <w:spacing w:line="244" w:lineRule="atLeast"/>
        <w:rPr>
          <w:color w:val="212121"/>
        </w:rPr>
      </w:pPr>
    </w:p>
    <w:p w14:paraId="750CDC38" w14:textId="77777777" w:rsidR="003E4496" w:rsidRPr="008E06C3" w:rsidRDefault="003E4496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3320CDA0" w14:textId="77777777" w:rsidR="008E06C3" w:rsidRDefault="008E06C3" w:rsidP="008E06C3">
      <w:pPr>
        <w:ind w:left="357" w:firstLine="0"/>
        <w:rPr>
          <w:rFonts w:ascii="Times New Roman" w:hAnsi="Times New Roman" w:cs="Times New Roman"/>
          <w:sz w:val="24"/>
          <w:szCs w:val="24"/>
        </w:rPr>
      </w:pPr>
    </w:p>
    <w:p w14:paraId="073D8E28" w14:textId="77777777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7D46A1D0" w14:textId="19BAAE50" w:rsid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29BDEF62" w14:textId="77777777" w:rsidR="008E06C3" w:rsidRPr="008E06C3" w:rsidRDefault="008E06C3" w:rsidP="008E06C3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0" w:after="0" w:line="240" w:lineRule="auto"/>
        <w:ind w:left="0" w:firstLine="0"/>
        <w:jc w:val="left"/>
        <w:rPr>
          <w:rFonts w:ascii="Courier New" w:eastAsia="Times New Roman" w:hAnsi="Courier New" w:cs="Courier New"/>
          <w:sz w:val="20"/>
          <w:szCs w:val="20"/>
        </w:rPr>
      </w:pPr>
    </w:p>
    <w:p w14:paraId="2C48F371" w14:textId="77777777" w:rsidR="008E06C3" w:rsidRPr="00835D67" w:rsidRDefault="008E06C3" w:rsidP="008E06C3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after="0" w:line="244" w:lineRule="atLeast"/>
        <w:ind w:left="0" w:firstLine="0"/>
        <w:jc w:val="left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8E06C3" w:rsidRPr="00835D67">
      <w:pgSz w:w="12240" w:h="15840"/>
      <w:pgMar w:top="1417" w:right="1701" w:bottom="1417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5039"/>
    <w:rsid w:val="00075039"/>
    <w:rsid w:val="000F1B63"/>
    <w:rsid w:val="001F0FB8"/>
    <w:rsid w:val="00282998"/>
    <w:rsid w:val="002F7821"/>
    <w:rsid w:val="003078E0"/>
    <w:rsid w:val="0035605D"/>
    <w:rsid w:val="003E4496"/>
    <w:rsid w:val="004360F6"/>
    <w:rsid w:val="004B2CCC"/>
    <w:rsid w:val="005066D6"/>
    <w:rsid w:val="00587EFB"/>
    <w:rsid w:val="005A132A"/>
    <w:rsid w:val="005A5173"/>
    <w:rsid w:val="005C1BA9"/>
    <w:rsid w:val="00710CE1"/>
    <w:rsid w:val="00835D67"/>
    <w:rsid w:val="008E06C3"/>
    <w:rsid w:val="008E40C1"/>
    <w:rsid w:val="00A22A05"/>
    <w:rsid w:val="00BD7EFC"/>
    <w:rsid w:val="00D16128"/>
    <w:rsid w:val="00DD0D4F"/>
    <w:rsid w:val="00ED6EE1"/>
    <w:rsid w:val="00F72424"/>
    <w:rsid w:val="00F96C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BBA28A"/>
  <w15:chartTrackingRefBased/>
  <w15:docId w15:val="{4C3E05DB-47B0-490D-881A-37684EA6F1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before="480" w:line="360" w:lineRule="auto"/>
        <w:ind w:left="922" w:hanging="562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E06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ind w:left="0"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E06C3"/>
    <w:rPr>
      <w:rFonts w:ascii="Courier New" w:eastAsia="Times New Roman" w:hAnsi="Courier New" w:cs="Courier New"/>
      <w:sz w:val="20"/>
      <w:szCs w:val="20"/>
    </w:rPr>
  </w:style>
  <w:style w:type="character" w:customStyle="1" w:styleId="c1">
    <w:name w:val="c1"/>
    <w:basedOn w:val="DefaultParagraphFont"/>
    <w:rsid w:val="008E06C3"/>
  </w:style>
  <w:style w:type="character" w:customStyle="1" w:styleId="n">
    <w:name w:val="n"/>
    <w:basedOn w:val="DefaultParagraphFont"/>
    <w:rsid w:val="008E06C3"/>
  </w:style>
  <w:style w:type="character" w:customStyle="1" w:styleId="p">
    <w:name w:val="p"/>
    <w:basedOn w:val="DefaultParagraphFont"/>
    <w:rsid w:val="008E06C3"/>
  </w:style>
  <w:style w:type="character" w:customStyle="1" w:styleId="k">
    <w:name w:val="k"/>
    <w:basedOn w:val="DefaultParagraphFont"/>
    <w:rsid w:val="003E4496"/>
  </w:style>
  <w:style w:type="character" w:customStyle="1" w:styleId="ow">
    <w:name w:val="ow"/>
    <w:basedOn w:val="DefaultParagraphFont"/>
    <w:rsid w:val="003E4496"/>
  </w:style>
  <w:style w:type="character" w:customStyle="1" w:styleId="o">
    <w:name w:val="o"/>
    <w:basedOn w:val="DefaultParagraphFont"/>
    <w:rsid w:val="003E4496"/>
  </w:style>
  <w:style w:type="character" w:customStyle="1" w:styleId="nb">
    <w:name w:val="nb"/>
    <w:basedOn w:val="DefaultParagraphFont"/>
    <w:rsid w:val="003E4496"/>
  </w:style>
  <w:style w:type="character" w:customStyle="1" w:styleId="s2">
    <w:name w:val="s2"/>
    <w:basedOn w:val="DefaultParagraphFont"/>
    <w:rsid w:val="003E4496"/>
  </w:style>
  <w:style w:type="character" w:customStyle="1" w:styleId="si">
    <w:name w:val="si"/>
    <w:basedOn w:val="DefaultParagraphFont"/>
    <w:rsid w:val="003E4496"/>
  </w:style>
  <w:style w:type="character" w:customStyle="1" w:styleId="mi">
    <w:name w:val="mi"/>
    <w:basedOn w:val="DefaultParagraphFont"/>
    <w:rsid w:val="003E44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308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5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1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39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08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24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80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3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97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77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866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66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383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6613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53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5479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9875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6779714">
                          <w:marLeft w:val="96"/>
                          <w:marRight w:val="96"/>
                          <w:marTop w:val="96"/>
                          <w:marBottom w:val="96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8286923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8264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227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3713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94AEBAC3-54BA-4000-9B22-C9B0CD899E4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</TotalTime>
  <Pages>5</Pages>
  <Words>939</Words>
  <Characters>535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go Vallejo</dc:creator>
  <cp:keywords/>
  <dc:description/>
  <cp:lastModifiedBy>Hugo Vallejo</cp:lastModifiedBy>
  <cp:revision>12</cp:revision>
  <dcterms:created xsi:type="dcterms:W3CDTF">2022-04-29T19:34:00Z</dcterms:created>
  <dcterms:modified xsi:type="dcterms:W3CDTF">2022-04-29T20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ee8b5d2-c90c-3469-a7a5-8dcadb4c342c</vt:lpwstr>
  </property>
  <property fmtid="{D5CDD505-2E9C-101B-9397-08002B2CF9AE}" pid="4" name="Mendeley Citation Style_1">
    <vt:lpwstr>http://www.zotero.org/styles/associacao-brasileira-de-normas-tecnicas-numerico-poli-usp-teste001</vt:lpwstr>
  </property>
</Properties>
</file>